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30500F9F"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rsidP="00407563">
      <w:pPr>
        <w:spacing w:line="480" w:lineRule="auto"/>
      </w:pPr>
    </w:p>
    <w:p w14:paraId="4DFB7587" w14:textId="0DD06926"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del w:id="0" w:author="Jonathan Wood" w:date="2020-05-29T15:38:00Z">
        <w:r w:rsidR="00345474" w:rsidDel="00F43603">
          <w:delText xml:space="preserve">UDP </w:delText>
        </w:r>
      </w:del>
      <w:ins w:id="1" w:author="Jonathan Wood" w:date="2020-05-29T15:38:00Z">
        <w:r w:rsidR="00F43603">
          <w:t xml:space="preserve">use-dependent learning </w:t>
        </w:r>
      </w:ins>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0AAF66A5"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 xml:space="preserve">In this </w:t>
      </w:r>
      <w:r w:rsidR="00E45977">
        <w:lastRenderedPageBreak/>
        <w:t>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0CC11032"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del w:id="2" w:author="Jonathan Wood" w:date="2020-05-29T15:42:00Z">
        <w:r w:rsidDel="00F43603">
          <w:delText xml:space="preserve">accounts </w:delText>
        </w:r>
      </w:del>
      <w:ins w:id="3" w:author="Jonathan Wood" w:date="2020-05-29T15:42:00Z">
        <w:r w:rsidR="00F43603">
          <w:t xml:space="preserve">hypotheses </w:t>
        </w:r>
      </w:ins>
      <w:r>
        <w:t xml:space="preserve">of how </w:t>
      </w:r>
      <w:r w:rsidR="000B6FC3">
        <w:t xml:space="preserve">use-dependent learning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3868B7">
        <w:t xml:space="preserve">of </w:t>
      </w:r>
      <w:r w:rsidR="00713B83">
        <w:t>combin</w:t>
      </w:r>
      <w:r w:rsidR="003868B7">
        <w:t>ing</w:t>
      </w:r>
      <w:r w:rsidR="00713B83">
        <w:t xml:space="preserve"> </w:t>
      </w:r>
      <w:r w:rsidR="00A94B48">
        <w:t xml:space="preserve">quickly adapting prior probabilities of target (step) locations with current sensory estimates of where to step. </w:t>
      </w:r>
      <w:r w:rsidR="007C3D1D">
        <w:t>Thus, the magnitude of use-dependent bias</w:t>
      </w:r>
      <w:r w:rsidR="003868B7">
        <w:t>es</w:t>
      </w:r>
      <w:r w:rsidR="007C3D1D">
        <w:t xml:space="preserve"> </w:t>
      </w:r>
      <w:proofErr w:type="gramStart"/>
      <w:r w:rsidR="003868B7">
        <w:t>are</w:t>
      </w:r>
      <w:proofErr w:type="gramEnd"/>
      <w:r w:rsidR="003868B7">
        <w:t xml:space="preserve"> </w:t>
      </w:r>
      <w:r w:rsidR="007C3D1D">
        <w:t>directly related to the consistency of the environment, or target locations. Our second model involves</w:t>
      </w:r>
      <w:r w:rsidR="00A94B48">
        <w:t xml:space="preserve"> </w:t>
      </w:r>
      <w:r w:rsidR="007C3D1D">
        <w:t xml:space="preserve">two processes acting in parallel: </w:t>
      </w:r>
      <w:r w:rsidR="003868B7">
        <w:t>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0B6FC3">
        <w:t xml:space="preserve">learning </w:t>
      </w:r>
      <w:r w:rsidR="007C3D1D">
        <w:t xml:space="preserve">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 xml:space="preserve">Strategy </w:t>
      </w:r>
      <w:r w:rsidR="00D13F91">
        <w:t xml:space="preserve">plus </w:t>
      </w:r>
      <w:r w:rsidR="00F25D25">
        <w:t>U</w:t>
      </w:r>
      <w:r w:rsidR="000B6FC3">
        <w:t>se-</w:t>
      </w:r>
      <w:r w:rsidR="00F25D25">
        <w:t>D</w:t>
      </w:r>
      <w:r w:rsidR="000B6FC3">
        <w:t xml:space="preserve">ependent </w:t>
      </w:r>
      <w:r w:rsidR="00234029">
        <w:t>model</w:t>
      </w:r>
      <w:r w:rsidR="007C3D1D">
        <w:t xml:space="preserve"> is much less sensitive to the </w:t>
      </w:r>
      <w:r w:rsidR="00EE2D65">
        <w:t>consistency of the environment than the Bayesian model</w:t>
      </w:r>
      <w:r w:rsidR="00161EF8">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18BE6E6D" w14:textId="77777777" w:rsidR="008A5A99" w:rsidRDefault="008A5A99" w:rsidP="00407563">
      <w:pPr>
        <w:spacing w:line="480" w:lineRule="auto"/>
      </w:pPr>
    </w:p>
    <w:p w14:paraId="5AC34C8A" w14:textId="25EFE155" w:rsidR="008A5A99" w:rsidRPr="00D13F91" w:rsidRDefault="008A5A99" w:rsidP="00407563">
      <w:pPr>
        <w:spacing w:line="480" w:lineRule="auto"/>
        <w:rPr>
          <w:i/>
          <w:u w:val="single"/>
        </w:rPr>
      </w:pPr>
      <w:r>
        <w:rPr>
          <w:i/>
          <w:u w:val="single"/>
        </w:rPr>
        <w:t xml:space="preserve">Power </w:t>
      </w:r>
      <w:r w:rsidR="00DF5B92">
        <w:rPr>
          <w:i/>
          <w:u w:val="single"/>
        </w:rPr>
        <w:t>analysis</w:t>
      </w:r>
      <w:r>
        <w:rPr>
          <w:i/>
          <w:u w:val="single"/>
        </w:rPr>
        <w:t>:</w:t>
      </w:r>
    </w:p>
    <w:p w14:paraId="4D862174" w14:textId="2BCBDE0F" w:rsidR="008A5A99" w:rsidRDefault="008A5A99" w:rsidP="00407563">
      <w:pPr>
        <w:spacing w:line="480" w:lineRule="auto"/>
      </w:pPr>
      <w:r>
        <w:t>As our main hypotheses involve within-</w:t>
      </w:r>
      <w:proofErr w:type="gramStart"/>
      <w:r>
        <w:t>subjects</w:t>
      </w:r>
      <w:proofErr w:type="gramEnd"/>
      <w:r>
        <w:t xml:space="preserve"> comparisons of behavior during multiple epochs, as well as specific pair-wise comparisons, w</w:t>
      </w:r>
      <w:r w:rsidR="0046248A">
        <w:t>e performed power analys</w:t>
      </w:r>
      <w:r>
        <w:t>e</w:t>
      </w:r>
      <w:r w:rsidR="0046248A">
        <w:t xml:space="preserve">s </w:t>
      </w:r>
      <w:r>
        <w:t xml:space="preserve">for these statistical tests based on an alpha value of 0.05 and power of 0.90. </w:t>
      </w:r>
      <w:ins w:id="4" w:author="Jonathan Wood" w:date="2020-05-29T15:46:00Z">
        <w:r w:rsidR="004613D4">
          <w:t>Based on an estimated s</w:t>
        </w:r>
      </w:ins>
      <w:ins w:id="5" w:author="Jonathan Wood" w:date="2020-05-29T15:44:00Z">
        <w:r w:rsidR="004613D4">
          <w:t xml:space="preserve">tandardized effect size </w:t>
        </w:r>
      </w:ins>
      <w:ins w:id="6" w:author="Jonathan Wood" w:date="2020-05-29T15:46:00Z">
        <w:r w:rsidR="004613D4">
          <w:t>of 0.9065</w:t>
        </w:r>
      </w:ins>
      <w:ins w:id="7" w:author="Jonathan Wood" w:date="2020-05-29T15:44:00Z">
        <w:r w:rsidR="004613D4">
          <w:t xml:space="preserve"> from </w:t>
        </w:r>
      </w:ins>
      <w:ins w:id="8" w:author="Jonathan Wood" w:date="2020-05-29T15:47:00Z">
        <w:r w:rsidR="004613D4">
          <w:t xml:space="preserve">a </w:t>
        </w:r>
      </w:ins>
      <w:ins w:id="9" w:author="Jonathan Wood" w:date="2020-05-29T15:44:00Z">
        <w:r w:rsidR="004613D4">
          <w:t xml:space="preserve">prior </w:t>
        </w:r>
      </w:ins>
      <w:del w:id="10" w:author="Jonathan Wood" w:date="2020-05-29T15:47:00Z">
        <w:r w:rsidR="00CE4A03" w:rsidDel="004613D4">
          <w:delText xml:space="preserve">work </w:delText>
        </w:r>
      </w:del>
      <w:ins w:id="11" w:author="Jonathan Wood" w:date="2020-05-29T15:47:00Z">
        <w:r w:rsidR="004613D4">
          <w:t xml:space="preserve">study </w:t>
        </w:r>
      </w:ins>
      <w:ins w:id="12" w:author="Jonathan Wood" w:date="2020-05-29T15:45:00Z">
        <w:r w:rsidR="004613D4">
          <w:t>examining use-dependent biases in loc</w:t>
        </w:r>
      </w:ins>
      <w:ins w:id="13" w:author="Jonathan Wood" w:date="2020-05-29T15:46:00Z">
        <w:r w:rsidR="004613D4">
          <w:t>omotion</w:t>
        </w:r>
      </w:ins>
      <w:ins w:id="14" w:author="Jonathan Wood" w:date="2020-05-29T15:45:00Z">
        <w:r w:rsidR="004613D4">
          <w:t xml:space="preserve"> </w:t>
        </w:r>
      </w:ins>
      <w:r w:rsidR="004613D4">
        <w:fldChar w:fldCharType="begin"/>
      </w:r>
      <w:r w:rsidR="004613D4">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613D4">
        <w:fldChar w:fldCharType="separate"/>
      </w:r>
      <w:r w:rsidR="004613D4" w:rsidRPr="004613D4">
        <w:t>(Wood et al., 2020)</w:t>
      </w:r>
      <w:r w:rsidR="004613D4">
        <w:fldChar w:fldCharType="end"/>
      </w:r>
      <w:ins w:id="15" w:author="Jonathan Wood" w:date="2020-05-29T15:47:00Z">
        <w:r w:rsidR="004613D4">
          <w:t>, we will require 1</w:t>
        </w:r>
      </w:ins>
      <w:ins w:id="16" w:author="Jonathan Wood" w:date="2020-05-29T15:48:00Z">
        <w:r w:rsidR="004613D4">
          <w:t>5</w:t>
        </w:r>
      </w:ins>
      <w:ins w:id="17" w:author="Jonathan Wood" w:date="2020-05-29T15:47:00Z">
        <w:r w:rsidR="004613D4">
          <w:t xml:space="preserve"> subjects. </w:t>
        </w:r>
      </w:ins>
      <w:r w:rsidR="00117649">
        <w:t xml:space="preserve">Based on </w:t>
      </w:r>
      <w:del w:id="18" w:author="Jonathan Wood" w:date="2020-05-29T15:47:00Z">
        <w:r w:rsidR="00117649" w:rsidDel="004613D4">
          <w:delText xml:space="preserve">these </w:delText>
        </w:r>
      </w:del>
      <w:ins w:id="19" w:author="Jonathan Wood" w:date="2020-05-29T15:47:00Z">
        <w:r w:rsidR="004613D4">
          <w:t xml:space="preserve">this </w:t>
        </w:r>
      </w:ins>
      <w:r w:rsidR="00117649">
        <w:t>estimate</w:t>
      </w:r>
      <w:del w:id="20" w:author="Jonathan Wood" w:date="2020-05-29T15:47:00Z">
        <w:r w:rsidR="00117649" w:rsidDel="004613D4">
          <w:delText>s</w:delText>
        </w:r>
      </w:del>
      <w:r w:rsidR="00117649">
        <w:t>, w</w:t>
      </w:r>
      <w:r>
        <w:t>e expect to recruit 15-21 individuals for this study</w:t>
      </w:r>
      <w:r w:rsidR="00117649">
        <w:t xml:space="preserve"> </w:t>
      </w:r>
      <w:proofErr w:type="gramStart"/>
      <w:r w:rsidR="00117649">
        <w:t>in order to</w:t>
      </w:r>
      <w:proofErr w:type="gramEnd"/>
      <w:r w:rsidR="00117649">
        <w:t xml:space="preserve"> exceed the minimum acceptable power</w:t>
      </w:r>
      <w:r>
        <w:t xml:space="preserve">. </w:t>
      </w:r>
      <w:r w:rsidRPr="0049425E">
        <w:t>Th</w:t>
      </w:r>
      <w:r w:rsidR="00117649">
        <w:t>is</w:t>
      </w:r>
      <w:r w:rsidRPr="0049425E">
        <w:t xml:space="preserve"> </w:t>
      </w:r>
      <w:r>
        <w:t>sample size</w:t>
      </w:r>
      <w:r w:rsidRPr="0049425E">
        <w:t xml:space="preserve"> </w:t>
      </w:r>
      <w:r w:rsidR="00117649">
        <w:t>will</w:t>
      </w:r>
      <w:r w:rsidRPr="0049425E">
        <w:t xml:space="preserve"> </w:t>
      </w:r>
      <w:r w:rsidR="00117649">
        <w:t xml:space="preserve">also </w:t>
      </w:r>
      <w:r>
        <w:t>ensure appropriate counterbalancing of practice schedules across participants while also being well-above</w:t>
      </w:r>
      <w:r w:rsidRPr="0049425E">
        <w:t xml:space="preserve"> the threshold for good statistical power relative to documented</w:t>
      </w:r>
      <w:r>
        <w:t xml:space="preserve"> </w:t>
      </w:r>
      <w:r w:rsidRPr="0049425E">
        <w:t xml:space="preserve">effect sizes 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4E638133"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sidP="00407563">
      <w:pPr>
        <w:spacing w:line="480" w:lineRule="auto"/>
      </w:pPr>
      <w:r>
        <w:t xml:space="preserve">If any data are replaced, </w:t>
      </w:r>
      <w:commentRangeStart w:id="21"/>
      <w:r>
        <w:t>we will perform our analys</w:t>
      </w:r>
      <w:r w:rsidR="00591DC0">
        <w:t>e</w:t>
      </w:r>
      <w:r>
        <w:t>s both with and without the removed participant</w:t>
      </w:r>
      <w:r w:rsidR="00A73CED">
        <w:t>(s)</w:t>
      </w:r>
      <w:commentRangeEnd w:id="21"/>
      <w:r w:rsidR="004613D4">
        <w:rPr>
          <w:rStyle w:val="CommentReference"/>
        </w:rPr>
        <w:commentReference w:id="21"/>
      </w:r>
      <w:r w:rsidR="00F315A6">
        <w:t xml:space="preserve">, reporting any </w:t>
      </w:r>
      <w:r w:rsidR="004D719A">
        <w:t xml:space="preserve">qualitative </w:t>
      </w:r>
      <w:r w:rsidR="00F315A6">
        <w:t xml:space="preserve">differences in our findings.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w:t>
      </w:r>
      <w:proofErr w:type="gramStart"/>
      <w:r w:rsidR="00105698">
        <w:t>at the moment</w:t>
      </w:r>
      <w:proofErr w:type="gramEnd"/>
      <w:r w:rsidR="00105698">
        <w:t xml:space="preserve">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7B5C5DE1"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ins w:id="22" w:author="Jonathan Wood" w:date="2020-05-30T09:40:00Z">
        <w:r w:rsidR="00F2099B">
          <w:t xml:space="preserve"> (50 strides </w:t>
        </w:r>
      </w:ins>
      <w:proofErr w:type="gramStart"/>
      <w:ins w:id="23" w:author="Jonathan Wood" w:date="2020-05-30T09:41:00Z">
        <w:r w:rsidR="00F2099B">
          <w:t>takes</w:t>
        </w:r>
        <w:proofErr w:type="gramEnd"/>
        <w:r w:rsidR="00F2099B">
          <w:t xml:space="preserve"> approximately</w:t>
        </w:r>
      </w:ins>
      <w:ins w:id="24" w:author="Jonathan Wood" w:date="2020-05-30T09:40:00Z">
        <w:r w:rsidR="00F2099B">
          <w:t xml:space="preserve"> </w:t>
        </w:r>
      </w:ins>
      <w:ins w:id="25" w:author="Jonathan Wood" w:date="2020-05-30T09:41:00Z">
        <w:r w:rsidR="00F2099B">
          <w:t>1</w:t>
        </w:r>
      </w:ins>
      <w:ins w:id="26" w:author="Jonathan Wood" w:date="2020-05-30T09:40:00Z">
        <w:r w:rsidR="00F2099B">
          <w:t xml:space="preserve"> minute)</w:t>
        </w:r>
      </w:ins>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4F20431D" w:rsidR="00E00AF1" w:rsidRDefault="001D7E75" w:rsidP="00407563">
      <w:pPr>
        <w:spacing w:line="480" w:lineRule="auto"/>
      </w:pPr>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xml:space="preserve">, during the </w:t>
      </w:r>
      <w:ins w:id="27" w:author="Jonathan Wood" w:date="2020-05-29T19:57:00Z">
        <w:r w:rsidR="005A4F63">
          <w:t>L</w:t>
        </w:r>
      </w:ins>
      <w:del w:id="28" w:author="Jonathan Wood" w:date="2020-05-29T19:57:00Z">
        <w:r w:rsidR="001C484F" w:rsidDel="005A4F63">
          <w:delText>l</w:delText>
        </w:r>
      </w:del>
      <w:r w:rsidR="001C484F">
        <w:t>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ins w:id="29" w:author="Jonathan Wood" w:date="2020-05-30T09:46:00Z">
        <w:r w:rsidR="007549C8">
          <w:t xml:space="preserve"> </w:t>
        </w:r>
      </w:ins>
      <w:ins w:id="30" w:author="Jonathan Wood" w:date="2020-05-30T09:47:00Z">
        <w:r w:rsidR="007549C8">
          <w:t>(All Learning Mu and All Learning Sigma, respectively)</w:t>
        </w:r>
      </w:ins>
      <w:r w:rsidR="00B94F95">
        <w:t xml:space="preserve">. </w:t>
      </w:r>
      <w:del w:id="31" w:author="Jonathan Wood" w:date="2020-05-29T19:21:00Z">
        <w:r w:rsidR="00B94F95" w:rsidDel="00562F80">
          <w:delText>We will determine how participants perform</w:delText>
        </w:r>
      </w:del>
      <w:del w:id="32" w:author="Jonathan Wood" w:date="2020-05-28T21:59:00Z">
        <w:r w:rsidR="00B94F95" w:rsidDel="00AF5A84">
          <w:delText>ed</w:delText>
        </w:r>
      </w:del>
      <w:del w:id="33" w:author="Jonathan Wood" w:date="2020-05-29T19:21:00Z">
        <w:r w:rsidR="00B94F95" w:rsidDel="00562F80">
          <w:delText xml:space="preserve"> at the</w:delText>
        </w:r>
      </w:del>
      <w:del w:id="34" w:author="Jonathan Wood" w:date="2020-05-28T21:59:00Z">
        <w:r w:rsidR="00B94F95" w:rsidDel="00AF5A84">
          <w:delText xml:space="preserve"> </w:delText>
        </w:r>
      </w:del>
      <w:del w:id="35" w:author="Jonathan Wood" w:date="2020-05-28T21:52:00Z">
        <w:r w:rsidR="00B94F95" w:rsidDel="0099386A">
          <w:delText xml:space="preserve">plateau </w:delText>
        </w:r>
      </w:del>
      <w:del w:id="36" w:author="Jonathan Wood" w:date="2020-05-29T19:21:00Z">
        <w:r w:rsidR="00B94F95" w:rsidDel="00562F80">
          <w:delText>of the Learning phase</w:delText>
        </w:r>
      </w:del>
      <w:del w:id="37" w:author="Jonathan Wood" w:date="2020-05-28T21:59:00Z">
        <w:r w:rsidR="00B94F95" w:rsidDel="00AF5A84">
          <w:delText xml:space="preserve"> </w:delText>
        </w:r>
      </w:del>
      <w:del w:id="38" w:author="Jonathan Wood" w:date="2020-05-29T19:21:00Z">
        <w:r w:rsidR="00B94F95" w:rsidDel="00562F80">
          <w:delText>by averaging SAI for the last 30 strides</w:delText>
        </w:r>
      </w:del>
      <w:del w:id="39" w:author="Jonathan Wood" w:date="2020-05-28T21:52:00Z">
        <w:r w:rsidR="00B94F95" w:rsidDel="0099386A">
          <w:delText xml:space="preserve"> of the Learning phase</w:delText>
        </w:r>
      </w:del>
      <w:del w:id="40" w:author="Jonathan Wood" w:date="2020-05-29T19:21:00Z">
        <w:r w:rsidR="00B94F95" w:rsidDel="00562F80">
          <w:delText xml:space="preserve">. </w:delText>
        </w:r>
      </w:del>
    </w:p>
    <w:p w14:paraId="5537027F" w14:textId="3A67A471" w:rsidR="003D0D56" w:rsidRDefault="003D0D56" w:rsidP="00407563">
      <w:pPr>
        <w:spacing w:line="480" w:lineRule="auto"/>
      </w:pPr>
    </w:p>
    <w:p w14:paraId="473DD9C1" w14:textId="1693D71C" w:rsidR="005E012E" w:rsidRDefault="00F6786F" w:rsidP="00407563">
      <w:pPr>
        <w:spacing w:line="480" w:lineRule="auto"/>
      </w:pPr>
      <w:r>
        <w:t>U</w:t>
      </w:r>
      <w:r w:rsidR="00C63C4F">
        <w:t xml:space="preserve">se-dependent bias will be calculated </w:t>
      </w:r>
      <w:r w:rsidR="00B94F95">
        <w:t>in two ways. First,</w:t>
      </w:r>
      <w:r w:rsidR="00CF21BD">
        <w:t xml:space="preserve"> to characterize the immediate use-dependent bias,</w:t>
      </w:r>
      <w:r w:rsidR="00B94F95">
        <w:t xml:space="preserve">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CE4A03">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407563">
      <w:pPr>
        <w:spacing w:line="480" w:lineRule="auto"/>
        <w:rPr>
          <w:i/>
          <w:iCs/>
          <w:u w:val="single"/>
        </w:rPr>
      </w:pPr>
      <w:r w:rsidRPr="00D70C81">
        <w:rPr>
          <w:i/>
          <w:iCs/>
          <w:u w:val="single"/>
        </w:rPr>
        <w:t>Statistical analysis</w:t>
      </w:r>
      <w:r w:rsidR="00D70C81">
        <w:rPr>
          <w:i/>
          <w:iCs/>
          <w:u w:val="single"/>
        </w:rPr>
        <w:t>:</w:t>
      </w:r>
    </w:p>
    <w:p w14:paraId="2FF07EBD" w14:textId="3000058E" w:rsidR="00B14A33" w:rsidRDefault="00EA377F" w:rsidP="00407563">
      <w:pPr>
        <w:spacing w:line="480" w:lineRule="auto"/>
        <w:rPr>
          <w:rFonts w:eastAsia="Times New Roman"/>
          <w:szCs w:val="24"/>
        </w:rPr>
      </w:pPr>
      <w:del w:id="41" w:author="Jonathan Wood" w:date="2020-05-29T19:40:00Z">
        <w:r w:rsidDel="00536EB2">
          <w:delText>W</w:delText>
        </w:r>
      </w:del>
      <w:ins w:id="42" w:author="Jonathan Wood" w:date="2020-05-29T20:03:00Z">
        <w:r w:rsidR="009D3357">
          <w:t>W</w:t>
        </w:r>
      </w:ins>
      <w:r>
        <w:t>e will test for</w:t>
      </w:r>
      <w:r w:rsidR="002040CC">
        <w:t xml:space="preserve"> within-subjects</w:t>
      </w:r>
      <w:r>
        <w:t xml:space="preserve"> differences</w:t>
      </w:r>
      <w:r w:rsidR="00B14A33" w:rsidRPr="00D70C81">
        <w:t xml:space="preserve"> </w:t>
      </w:r>
      <w:r>
        <w:t>across conditions for</w:t>
      </w:r>
      <w:r w:rsidR="00B14A33" w:rsidRPr="00D70C81">
        <w:t xml:space="preserve"> </w:t>
      </w:r>
      <w:ins w:id="43" w:author="Jonathan Wood" w:date="2020-05-30T09:48:00Z">
        <w:r w:rsidR="007549C8">
          <w:t xml:space="preserve">All Learning Mu and All Learning Sigma, </w:t>
        </w:r>
      </w:ins>
      <w:del w:id="44" w:author="Jonathan Wood" w:date="2020-05-30T09:48:00Z">
        <w:r w:rsidR="00B14A33" w:rsidRPr="00D70C81" w:rsidDel="007549C8">
          <w:delText xml:space="preserve">the mean </w:delText>
        </w:r>
        <w:r w:rsidDel="007549C8">
          <w:delText>and standard deviation SAI</w:delText>
        </w:r>
        <w:r w:rsidR="00DE4EF8" w:rsidDel="007549C8">
          <w:delText>s</w:delText>
        </w:r>
        <w:r w:rsidDel="007549C8">
          <w:delText xml:space="preserve"> </w:delText>
        </w:r>
        <w:r w:rsidR="00B14A33" w:rsidRPr="00D70C81" w:rsidDel="007549C8">
          <w:delText xml:space="preserve">during </w:delText>
        </w:r>
        <w:r w:rsidR="00AF5A84" w:rsidDel="007549C8">
          <w:delText xml:space="preserve">the entire </w:delText>
        </w:r>
        <w:r w:rsidDel="007549C8">
          <w:delText>L</w:delText>
        </w:r>
        <w:r w:rsidR="00B14A33" w:rsidRPr="00D70C81" w:rsidDel="007549C8">
          <w:delText>earning</w:delText>
        </w:r>
        <w:r w:rsidR="00AF5A84" w:rsidDel="007549C8">
          <w:delText xml:space="preserve"> </w:delText>
        </w:r>
        <w:r w:rsidR="001F4AA6" w:rsidDel="007549C8">
          <w:delText xml:space="preserve">phase </w:delText>
        </w:r>
      </w:del>
      <w:r w:rsidR="001F4AA6">
        <w:t>using repeated measures analysis of variance (ANOVA)</w:t>
      </w:r>
      <w:ins w:id="45" w:author="Jonathan Wood" w:date="2020-05-30T09:57:00Z">
        <w:r w:rsidR="005B71CE">
          <w:t xml:space="preserve"> and </w:t>
        </w:r>
        <w:r w:rsidR="005B71CE" w:rsidRPr="00D70C81">
          <w:t xml:space="preserve">post-hoc pairwise comparisons if the </w:t>
        </w:r>
        <w:r w:rsidR="005B71CE">
          <w:t>ANOVA</w:t>
        </w:r>
        <w:r w:rsidR="005B71CE" w:rsidRPr="00D70C81">
          <w:t xml:space="preserve"> is significant</w:t>
        </w:r>
      </w:ins>
      <w:del w:id="46" w:author="Jonathan Wood" w:date="2020-05-29T19:57:00Z">
        <w:r w:rsidR="002C7787" w:rsidDel="005A4F63">
          <w:delText>.</w:delText>
        </w:r>
      </w:del>
      <w:del w:id="47" w:author="Jonathan Wood" w:date="2020-05-29T19:41:00Z">
        <w:r w:rsidR="002C7787" w:rsidDel="00536EB2">
          <w:delText xml:space="preserve"> </w:delText>
        </w:r>
        <w:r w:rsidR="00DE4EF8" w:rsidDel="00536EB2">
          <w:delText>The purpose of this analysis is</w:delText>
        </w:r>
      </w:del>
      <w:del w:id="48" w:author="Jonathan Wood" w:date="2020-05-29T19:40:00Z">
        <w:r w:rsidR="00DE4EF8" w:rsidDel="00536EB2">
          <w:delText xml:space="preserve"> to</w:delText>
        </w:r>
        <w:r w:rsidR="00AF5A84" w:rsidDel="00536EB2">
          <w:delText xml:space="preserve"> test our assumption that </w:delText>
        </w:r>
        <w:r w:rsidR="00DE4EF8" w:rsidDel="00536EB2">
          <w:delText xml:space="preserve">only the </w:delText>
        </w:r>
        <w:r w:rsidR="00AF5A84" w:rsidDel="00536EB2">
          <w:delText>standard deviations</w:delText>
        </w:r>
        <w:r w:rsidR="00DE4EF8" w:rsidDel="00536EB2">
          <w:delText xml:space="preserve"> of SAI</w:delText>
        </w:r>
        <w:r w:rsidR="00AF5A84" w:rsidDel="00536EB2">
          <w:delText xml:space="preserve"> will be differen</w:delText>
        </w:r>
        <w:r w:rsidR="00DE4EF8" w:rsidDel="00536EB2">
          <w:delText>t</w:delText>
        </w:r>
        <w:r w:rsidR="00AF5A84" w:rsidDel="00536EB2">
          <w:delText xml:space="preserve"> between conditions</w:delText>
        </w:r>
      </w:del>
      <w:r w:rsidR="00AF5A84">
        <w:t xml:space="preserve">. </w:t>
      </w:r>
      <w:ins w:id="49" w:author="Jonathan Wood" w:date="2020-05-30T09:52:00Z">
        <w:r w:rsidR="007549C8">
          <w:t xml:space="preserve">Our hypotheses will be tested </w:t>
        </w:r>
      </w:ins>
      <w:ins w:id="50" w:author="Jonathan Wood" w:date="2020-05-30T09:53:00Z">
        <w:r w:rsidR="007549C8">
          <w:t xml:space="preserve">with model comparison (see Planned Model Comparison below), but we will also </w:t>
        </w:r>
      </w:ins>
      <w:ins w:id="51" w:author="Jonathan Wood" w:date="2020-05-30T09:54:00Z">
        <w:r w:rsidR="007549C8">
          <w:t xml:space="preserve">perform several tests on empirical data to </w:t>
        </w:r>
      </w:ins>
      <w:ins w:id="52" w:author="Jonathan Wood" w:date="2020-05-30T09:56:00Z">
        <w:r w:rsidR="005B71CE">
          <w:t>determine</w:t>
        </w:r>
      </w:ins>
      <w:ins w:id="53" w:author="Jonathan Wood" w:date="2020-05-30T09:54:00Z">
        <w:r w:rsidR="007549C8">
          <w:t xml:space="preserve"> which hypothesis is more likely. </w:t>
        </w:r>
      </w:ins>
      <w:ins w:id="54" w:author="Jonathan Wood" w:date="2020-05-30T09:55:00Z">
        <w:r w:rsidR="007549C8">
          <w:t xml:space="preserve">To </w:t>
        </w:r>
      </w:ins>
      <w:ins w:id="55" w:author="Jonathan Wood" w:date="2020-05-30T09:56:00Z">
        <w:r w:rsidR="005B71CE">
          <w:t>ass</w:t>
        </w:r>
      </w:ins>
      <w:ins w:id="56" w:author="Jonathan Wood" w:date="2020-05-30T09:57:00Z">
        <w:r w:rsidR="005B71CE">
          <w:t>ess</w:t>
        </w:r>
      </w:ins>
      <w:ins w:id="57" w:author="Jonathan Wood" w:date="2020-05-30T09:55:00Z">
        <w:r w:rsidR="007549C8">
          <w:t xml:space="preserve"> if the</w:t>
        </w:r>
      </w:ins>
      <w:ins w:id="58" w:author="Jonathan Wood" w:date="2020-05-29T19:41:00Z">
        <w:r w:rsidR="00536EB2">
          <w:t xml:space="preserve"> Adaptive Bayesian model </w:t>
        </w:r>
      </w:ins>
      <w:ins w:id="59" w:author="Jonathan Wood" w:date="2020-05-29T19:42:00Z">
        <w:r w:rsidR="00536EB2">
          <w:t xml:space="preserve">hypothesis is </w:t>
        </w:r>
      </w:ins>
      <w:ins w:id="60" w:author="Jonathan Wood" w:date="2020-05-30T09:55:00Z">
        <w:r w:rsidR="007549C8">
          <w:t>more likely</w:t>
        </w:r>
      </w:ins>
      <w:ins w:id="61" w:author="Jonathan Wood" w:date="2020-05-29T19:42:00Z">
        <w:r w:rsidR="00536EB2">
          <w:t xml:space="preserve">, </w:t>
        </w:r>
      </w:ins>
      <w:del w:id="62" w:author="Jonathan Wood" w:date="2020-05-29T19:42:00Z">
        <w:r w:rsidR="00AF5A84" w:rsidDel="00536EB2">
          <w:delText>W</w:delText>
        </w:r>
      </w:del>
      <w:ins w:id="63" w:author="Jonathan Wood" w:date="2020-05-29T19:42:00Z">
        <w:r w:rsidR="00536EB2">
          <w:t>w</w:t>
        </w:r>
      </w:ins>
      <w:r w:rsidR="00AF5A84">
        <w:t xml:space="preserve">e will </w:t>
      </w:r>
      <w:ins w:id="64" w:author="Jonathan Wood" w:date="2020-05-30T09:57:00Z">
        <w:r w:rsidR="005B71CE">
          <w:t>test</w:t>
        </w:r>
      </w:ins>
      <w:ins w:id="65" w:author="Jonathan Wood" w:date="2020-05-29T19:42:00Z">
        <w:r w:rsidR="00536EB2">
          <w:t xml:space="preserve"> for differences at Initial Bias and Early Washout using</w:t>
        </w:r>
      </w:ins>
      <w:del w:id="66" w:author="Jonathan Wood" w:date="2020-05-29T19:42:00Z">
        <w:r w:rsidR="00AF5A84" w:rsidDel="00536EB2">
          <w:delText xml:space="preserve">also perform </w:delText>
        </w:r>
      </w:del>
      <w:ins w:id="67" w:author="Jonathan Wood" w:date="2020-05-29T19:42:00Z">
        <w:r w:rsidR="00536EB2">
          <w:t xml:space="preserve"> </w:t>
        </w:r>
      </w:ins>
      <w:r w:rsidR="00AF5A84">
        <w:t>separate repeated measures ANOVA</w:t>
      </w:r>
      <w:r w:rsidR="008823C2">
        <w:t>s</w:t>
      </w:r>
      <w:r w:rsidR="00AF5A84">
        <w:t xml:space="preserve"> for </w:t>
      </w:r>
      <w:del w:id="68" w:author="Jonathan Wood" w:date="2020-05-30T09:57:00Z">
        <w:r w:rsidR="00AF5A84" w:rsidDel="005B71CE">
          <w:delText>our key timepoints of interest:</w:delText>
        </w:r>
        <w:r w:rsidR="00B14A33" w:rsidDel="005B71CE">
          <w:delText xml:space="preserve"> </w:delText>
        </w:r>
      </w:del>
      <w:del w:id="69" w:author="Jonathan Wood" w:date="2020-05-29T19:32:00Z">
        <w:r w:rsidR="00AF5A84" w:rsidDel="00A45BD4">
          <w:delText xml:space="preserve">End of Learning, </w:delText>
        </w:r>
      </w:del>
      <w:del w:id="70" w:author="Jonathan Wood" w:date="2020-05-28T21:58:00Z">
        <w:r w:rsidR="00B14A33" w:rsidDel="00AF5A84">
          <w:delText xml:space="preserve">SAI </w:delText>
        </w:r>
      </w:del>
      <w:del w:id="71" w:author="Jonathan Wood" w:date="2020-05-28T13:20:00Z">
        <w:r w:rsidR="00B14A33" w:rsidDel="004216BF">
          <w:delText>aftereffect</w:delText>
        </w:r>
        <w:r w:rsidDel="004216BF">
          <w:delText xml:space="preserve">s </w:delText>
        </w:r>
      </w:del>
      <w:ins w:id="72" w:author="Jonathan Wood" w:date="2020-05-28T13:20:00Z">
        <w:r w:rsidR="004216BF">
          <w:t xml:space="preserve">Initial Bias, Early Washout </w:t>
        </w:r>
      </w:ins>
      <w:r>
        <w:t xml:space="preserve">and </w:t>
      </w:r>
      <w:r w:rsidR="00B14A33">
        <w:t xml:space="preserve">washout rate </w:t>
      </w:r>
      <w:r w:rsidR="002B60A5" w:rsidRPr="00D70C81">
        <w:t xml:space="preserve">and post-hoc pairwise comparisons if the </w:t>
      </w:r>
      <w:r w:rsidR="00ED75F4">
        <w:t>ANOVA</w:t>
      </w:r>
      <w:r w:rsidR="002B60A5" w:rsidRPr="00D70C81">
        <w:t xml:space="preserve"> is significant.</w:t>
      </w:r>
      <w:r w:rsidR="00B14A33">
        <w:t xml:space="preserve"> </w:t>
      </w:r>
      <w:ins w:id="73" w:author="Jonathan Wood" w:date="2020-05-30T09:58:00Z">
        <w:r w:rsidR="005B71CE">
          <w:t>Significant differences between con</w:t>
        </w:r>
      </w:ins>
      <w:ins w:id="74" w:author="Jonathan Wood" w:date="2020-05-30T09:59:00Z">
        <w:r w:rsidR="005B71CE">
          <w:t xml:space="preserve">ditions support the Adaptive Bayesian hypothesis. </w:t>
        </w:r>
      </w:ins>
      <w:del w:id="75" w:author="Jonathan Wood" w:date="2020-05-30T09:58:00Z">
        <w:r w:rsidR="00AF5A84" w:rsidDel="005B71CE">
          <w:delText xml:space="preserve">These comparisons </w:delText>
        </w:r>
        <w:r w:rsidR="00D539FB" w:rsidDel="005B71CE">
          <w:delText>are</w:delText>
        </w:r>
        <w:r w:rsidR="00AF5A84" w:rsidDel="005B71CE">
          <w:delText xml:space="preserve"> chosen because the two different models make distinguishable predictions specifically at these points of the experiment (see Figure 3 and simulations). </w:delText>
        </w:r>
      </w:del>
      <w:r w:rsidR="00B14A33">
        <w:t xml:space="preserve">We will report </w:t>
      </w:r>
      <w:r w:rsidR="00D70C81">
        <w:t xml:space="preserve">t- </w:t>
      </w:r>
      <w:r>
        <w:t>and</w:t>
      </w:r>
      <w:r w:rsidR="00D70C81">
        <w:t xml:space="preserve"> F- statistic</w:t>
      </w:r>
      <w:r w:rsidR="00217631">
        <w:t>s</w:t>
      </w:r>
      <w:r w:rsidR="00D70C81">
        <w:t xml:space="preserve">,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w:t>
      </w:r>
      <w:r w:rsidR="0046248A">
        <w:t>Alpha values will be set at 0.05</w:t>
      </w:r>
      <w:r w:rsidR="0017005F">
        <w:t xml:space="preserve"> for F tests, pairwise comparisons alpha values will be set at 0.0</w:t>
      </w:r>
      <w:r w:rsidR="00A45BD4">
        <w:t>167</w:t>
      </w:r>
      <w:r w:rsidR="0017005F">
        <w:t xml:space="preserve"> to correct for multiple comparisons</w:t>
      </w:r>
      <w:r w:rsidR="0046248A">
        <w:t xml:space="preserve">. </w:t>
      </w:r>
      <w:r w:rsidR="000D60A4">
        <w:t xml:space="preserve">As </w:t>
      </w:r>
      <w:del w:id="76" w:author="Jonathan Wood" w:date="2020-05-30T09:59:00Z">
        <w:r w:rsidR="000D60A4" w:rsidDel="005B71CE">
          <w:delText>one of our models (</w:delText>
        </w:r>
      </w:del>
      <w:ins w:id="77" w:author="Jonathan Wood" w:date="2020-05-30T09:59:00Z">
        <w:r w:rsidR="005B71CE">
          <w:t xml:space="preserve">the </w:t>
        </w:r>
      </w:ins>
      <w:r w:rsidR="000D60A4">
        <w:t xml:space="preserve">Strategy plus </w:t>
      </w:r>
      <w:r w:rsidR="00F84330">
        <w:t>Use-Dependent</w:t>
      </w:r>
      <w:ins w:id="78" w:author="Jonathan Wood" w:date="2020-05-30T09:59:00Z">
        <w:r w:rsidR="005B71CE">
          <w:t xml:space="preserve"> model hypothesis </w:t>
        </w:r>
      </w:ins>
      <w:del w:id="79" w:author="Jonathan Wood" w:date="2020-05-30T09:59:00Z">
        <w:r w:rsidR="000D60A4" w:rsidDel="005B71CE">
          <w:delText xml:space="preserve">) </w:delText>
        </w:r>
      </w:del>
      <w:r w:rsidR="000D60A4">
        <w:t xml:space="preserve">predicts similar aftereffects and washout across conditions (see Fig. 3), </w:t>
      </w:r>
      <w:ins w:id="80" w:author="Jonathan Wood" w:date="2020-05-28T13:19:00Z">
        <w:del w:id="81" w:author="Hyosub Kim" w:date="2020-05-28T17:38:00Z">
          <w:r w:rsidR="004216BF" w:rsidDel="000D60A4">
            <w:delText>W</w:delText>
          </w:r>
        </w:del>
      </w:ins>
      <w:ins w:id="82" w:author="Hyosub Kim" w:date="2020-05-28T17:38:00Z">
        <w:r w:rsidR="000D60A4">
          <w:t>w</w:t>
        </w:r>
      </w:ins>
      <w:ins w:id="83" w:author="Jonathan Wood" w:date="2020-05-28T13:19:00Z">
        <w:r w:rsidR="004216BF">
          <w:t xml:space="preserve">e will </w:t>
        </w:r>
      </w:ins>
      <w:ins w:id="84" w:author="Jonathan Wood" w:date="2020-05-30T10:24:00Z">
        <w:r w:rsidR="002A4793">
          <w:t xml:space="preserve">perform Bayesian t-tests </w:t>
        </w:r>
      </w:ins>
      <w:ins w:id="85" w:author="Jonathan Wood" w:date="2020-05-30T10:26:00Z">
        <w:r w:rsidR="002A4793">
          <w:t xml:space="preserve">to test for similarity between conditions </w:t>
        </w:r>
      </w:ins>
      <w:ins w:id="86" w:author="Jonathan Wood" w:date="2020-05-28T13:21:00Z">
        <w:r w:rsidR="004216BF">
          <w:t>for</w:t>
        </w:r>
      </w:ins>
      <w:ins w:id="87" w:author="Jonathan Wood" w:date="2020-05-28T13:19:00Z">
        <w:r w:rsidR="004216BF">
          <w:t xml:space="preserve"> </w:t>
        </w:r>
      </w:ins>
      <w:ins w:id="88" w:author="Jonathan Wood" w:date="2020-05-28T13:21:00Z">
        <w:r w:rsidR="004216BF">
          <w:t>Initial Bias and Early Washout</w:t>
        </w:r>
      </w:ins>
      <w:ins w:id="89" w:author="Jonathan Wood" w:date="2020-05-30T09:59:00Z">
        <w:r w:rsidR="005B71CE">
          <w:t xml:space="preserve"> and washout rate</w:t>
        </w:r>
      </w:ins>
      <w:ins w:id="90" w:author="Jonathan Wood" w:date="2020-05-28T13:21:00Z">
        <w:r w:rsidR="004216BF">
          <w:t xml:space="preserve">. </w:t>
        </w:r>
      </w:ins>
      <w:ins w:id="91" w:author="Jonathan Wood" w:date="2020-05-30T10:26:00Z">
        <w:r w:rsidR="002A4793">
          <w:t>We will report the Bayes Factor for each of these 3 comparisons</w:t>
        </w:r>
      </w:ins>
      <w:ins w:id="92" w:author="Jonathan Wood" w:date="2020-05-30T10:30:00Z">
        <w:r w:rsidR="009467E9">
          <w:t xml:space="preserve">: </w:t>
        </w:r>
      </w:ins>
      <w:ins w:id="93" w:author="Jonathan Wood" w:date="2020-05-28T13:21:00Z">
        <w:r w:rsidR="004216BF">
          <w:t>Equality will provide support for the null hypothesis: that</w:t>
        </w:r>
      </w:ins>
      <w:ins w:id="94" w:author="Jonathan Wood" w:date="2020-05-28T13:22:00Z">
        <w:r w:rsidR="004216BF">
          <w:t xml:space="preserve"> SAIs are not differences between conditions during washout.</w:t>
        </w:r>
      </w:ins>
      <w:ins w:id="95" w:author="Jonathan Wood" w:date="2020-05-28T13:21:00Z">
        <w:r w:rsidR="004216BF">
          <w:t xml:space="preserve"> </w:t>
        </w:r>
      </w:ins>
      <w:r w:rsidR="00D70C81">
        <w:t xml:space="preserve">Assumptions of normality and homoscedasticity will be tested with the Shapiro-Wilks test and </w:t>
      </w:r>
      <w:proofErr w:type="spellStart"/>
      <w:r w:rsidR="00D70C81">
        <w:t>Levene’s</w:t>
      </w:r>
      <w:proofErr w:type="spellEnd"/>
      <w:r w:rsidR="00D70C81">
        <w:t xml:space="preserve">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repeated-measure A</w:t>
      </w:r>
      <w:r w:rsidR="000D60A4">
        <w:rPr>
          <w:rFonts w:eastAsia="Times New Roman"/>
          <w:szCs w:val="24"/>
        </w:rPr>
        <w:t>NOVA</w:t>
      </w:r>
      <w:r w:rsidR="00ED75F4">
        <w:rPr>
          <w:rFonts w:eastAsia="Times New Roman"/>
          <w:szCs w:val="24"/>
        </w:rPr>
        <w:t xml:space="preserve"> as our test statistic. </w:t>
      </w:r>
    </w:p>
    <w:p w14:paraId="1C22E6D3" w14:textId="77777777" w:rsidR="00AD6FB6" w:rsidRDefault="00AD6FB6" w:rsidP="00407563">
      <w:pPr>
        <w:spacing w:line="480" w:lineRule="auto"/>
      </w:pPr>
    </w:p>
    <w:p w14:paraId="101A39E2" w14:textId="09F5A1A3"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19881302" w14:textId="581BA287" w:rsidR="00414CFC" w:rsidRDefault="00105698" w:rsidP="00407563">
      <w:pPr>
        <w:spacing w:line="480" w:lineRule="auto"/>
        <w:rPr>
          <w:b/>
          <w:bCs/>
        </w:rPr>
      </w:pPr>
      <w:r w:rsidRPr="007D3C9C">
        <w:rPr>
          <w:b/>
          <w:bCs/>
        </w:rPr>
        <w:t>Modeling</w:t>
      </w:r>
      <w:r w:rsidR="008E43A8">
        <w:rPr>
          <w:b/>
          <w:bCs/>
        </w:rPr>
        <w:t xml:space="preserve"> Based Analyses</w:t>
      </w:r>
    </w:p>
    <w:p w14:paraId="4F01DAE0" w14:textId="272D31D2"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DBFF100"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7549C8"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7549C8"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737664CA" w:rsidR="003427A8" w:rsidRDefault="007549C8"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7549C8"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76CD94F"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17005F">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7549C8"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1E671CCF"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7549C8"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7549C8"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96" w:name="_Hlk37794084"/>
            <m:r>
              <w:rPr>
                <w:rFonts w:ascii="Cambria Math" w:hAnsi="Cambria Math"/>
              </w:rPr>
              <m:t>β</m:t>
            </m:r>
            <w:bookmarkEnd w:id="96"/>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177CCB8D" w:rsidR="00D061A8" w:rsidRPr="008D7F9E" w:rsidRDefault="00345A0C" w:rsidP="00407563">
      <w:pPr>
        <w:spacing w:line="480" w:lineRule="auto"/>
        <w:rPr>
          <w:u w:val="single"/>
        </w:rPr>
      </w:pPr>
      <w:bookmarkStart w:id="97"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97"/>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527740A" w:rsidR="00284743" w:rsidRDefault="004216BF" w:rsidP="00407563">
      <w:pPr>
        <w:tabs>
          <w:tab w:val="left" w:pos="3510"/>
        </w:tabs>
        <w:spacing w:line="480" w:lineRule="auto"/>
      </w:pPr>
      <w:r>
        <w:t xml:space="preserve">Model fitting and model selection will be the basis for our inferences regarding which model is more accurate, and thus, which hypothesis is 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r w:rsidR="00CF21BD">
        <w:t>Initial Bias</w:t>
      </w:r>
      <w:r w:rsidR="0007610C">
        <w:t xml:space="preserve">, </w:t>
      </w:r>
      <w:r w:rsidR="00CF21BD">
        <w:t xml:space="preserve">Early </w:t>
      </w:r>
      <w:proofErr w:type="gramStart"/>
      <w:r w:rsidR="00CF21BD">
        <w:t>Washout</w:t>
      </w:r>
      <w:proofErr w:type="gramEnd"/>
      <w:r w:rsidR="00CF21BD">
        <w:t xml:space="preserve"> </w:t>
      </w:r>
      <w:r w:rsidR="00CC7B76">
        <w:t>and washout rate</w:t>
      </w:r>
      <w:r w:rsidR="0007610C">
        <w:t xml:space="preserve"> values</w:t>
      </w:r>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78753003"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4AC2AE4B"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For the 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r w:rsidR="00F84330">
        <w:t xml:space="preserve">plus </w:t>
      </w:r>
      <w:r w:rsidR="00800585">
        <w:t>Use-Dependent</w:t>
      </w:r>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407563">
      <w:pPr>
        <w:spacing w:line="480" w:lineRule="auto"/>
      </w:pPr>
    </w:p>
    <w:p w14:paraId="6B4515F9" w14:textId="1C7B7926" w:rsidR="000B101F" w:rsidRDefault="00912883" w:rsidP="00407563">
      <w:pPr>
        <w:spacing w:line="480" w:lineRule="auto"/>
      </w:pPr>
      <w:r>
        <w:t xml:space="preserve">We </w:t>
      </w:r>
      <w:r w:rsidR="000B101F">
        <w:t xml:space="preserve">obtained parameters for model simulation by fitting the models to </w:t>
      </w:r>
      <w:proofErr w:type="gramStart"/>
      <w:r w:rsidR="000B101F">
        <w:t>each individual</w:t>
      </w:r>
      <w:proofErr w:type="gramEnd"/>
      <w:r w:rsidR="000B101F">
        <w:t xml:space="preserve">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uc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41D2A819" w:rsidR="000B101F" w:rsidRDefault="000B101F" w:rsidP="00407563">
      <w:pPr>
        <w:spacing w:line="480" w:lineRule="auto"/>
      </w:pPr>
      <w:r>
        <w:t xml:space="preserve">We compared use-dependent biases </w:t>
      </w:r>
      <w:r w:rsidR="00912883">
        <w:t xml:space="preserve">during both </w:t>
      </w:r>
      <w:r w:rsidR="0007610C">
        <w:t>Initial Bias</w:t>
      </w:r>
      <w:r w:rsidR="00443F01">
        <w:t xml:space="preserve"> </w:t>
      </w:r>
      <w:r w:rsidR="00912883">
        <w:t xml:space="preserve">and </w:t>
      </w:r>
      <w:r w:rsidR="0007610C">
        <w:t>E</w:t>
      </w:r>
      <w:r w:rsidR="00912883">
        <w:t>arly Washout (Figure 3C and D). Overall, t</w:t>
      </w:r>
      <w:r>
        <w:t xml:space="preserve">he Strategy </w:t>
      </w:r>
      <w:r w:rsidR="00F84330">
        <w:t xml:space="preserve">plus </w:t>
      </w:r>
      <w:r w:rsidR="00800585">
        <w:t>Use-Dependent</w:t>
      </w:r>
      <w:r>
        <w:t xml:space="preserve"> model predicts</w:t>
      </w:r>
      <w:r w:rsidR="00912883">
        <w:t xml:space="preserve"> more consistent </w:t>
      </w:r>
      <w:r w:rsidR="00800585">
        <w:t xml:space="preserve">use-dependent 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r w:rsidR="00F84330">
        <w:t xml:space="preserve">plus </w:t>
      </w:r>
      <w:r w:rsidR="00F368FB">
        <w:t xml:space="preserve">Use-Dependent </w:t>
      </w:r>
      <w:r w:rsidR="00912883">
        <w:t>model predicts a consistent washout rate across conditions.</w:t>
      </w:r>
      <w:r w:rsidR="004216BF">
        <w:t xml:space="preserve"> Based on these simulations, 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4216BF">
        <w:t xml:space="preserve">; however, if the Strategy </w:t>
      </w:r>
      <w:r w:rsidR="00F84330">
        <w:t xml:space="preserve">plus </w:t>
      </w:r>
      <w:r w:rsidR="004216BF">
        <w:t xml:space="preserve">Use-Dependent model is </w:t>
      </w:r>
      <w:r w:rsidR="00220B35">
        <w:t xml:space="preserve">more </w:t>
      </w:r>
      <w:r w:rsidR="004216BF">
        <w:t xml:space="preserve">appropriate, we will observe </w:t>
      </w:r>
      <w:r w:rsidR="00220B35">
        <w:t xml:space="preserve">an absence of </w:t>
      </w:r>
      <w:r w:rsidR="004216BF">
        <w:t xml:space="preserve">differences between conditions. </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41E5905" w:rsidR="00D63B2C" w:rsidRDefault="00D63B2C" w:rsidP="00407563">
      <w:pPr>
        <w:spacing w:line="480" w:lineRule="auto"/>
      </w:pPr>
      <w:r>
        <w:t xml:space="preserve">To </w:t>
      </w:r>
      <w:r w:rsidR="002C7B5B">
        <w:t xml:space="preserve">assess the feasibility of our behavioral methods, and specifically, to </w:t>
      </w:r>
      <w:r>
        <w:t xml:space="preserve">determine if individuals </w:t>
      </w:r>
      <w:proofErr w:type="gramStart"/>
      <w:r>
        <w:t>are able to</w:t>
      </w:r>
      <w:proofErr w:type="gramEnd"/>
      <w:r>
        <w:t xml:space="preserve">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consistent with our assumption that, during the Learning phase, SAI means will be similar across conditions, but SAI standard deviation will be different (Figure </w:t>
      </w:r>
      <w:r w:rsidR="00787A66">
        <w:t>4</w:t>
      </w:r>
      <w:r w:rsidR="0007610C">
        <w:t>;</w:t>
      </w:r>
      <w:r w:rsidR="002C7B5B">
        <w:t xml:space="preserve"> 2/3 participants from the </w:t>
      </w:r>
      <w:r w:rsidR="0007610C">
        <w:t xml:space="preserve">Uniform </w:t>
      </w:r>
      <w:r w:rsidR="002C7B5B">
        <w:t xml:space="preserve">condition also </w:t>
      </w:r>
      <w:r w:rsidR="00220B35">
        <w:t>completed</w:t>
      </w:r>
      <w:r w:rsidR="0007610C">
        <w:t xml:space="preserve"> the Repeated</w:t>
      </w:r>
      <w:r w:rsidR="002C7B5B">
        <w:t xml:space="preserve"> condition).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920D47F" w:rsidR="00717692" w:rsidRDefault="00B94330" w:rsidP="00407563">
      <w:pPr>
        <w:spacing w:line="480" w:lineRule="auto"/>
      </w:pPr>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0E1D4B3F" w14:textId="77777777" w:rsidR="004613D4" w:rsidRPr="004613D4" w:rsidRDefault="00F849E4" w:rsidP="004613D4">
      <w:pPr>
        <w:pStyle w:val="Bibliography"/>
      </w:pPr>
      <w:r>
        <w:fldChar w:fldCharType="begin"/>
      </w:r>
      <w:r w:rsidR="00173209">
        <w:instrText xml:space="preserve"> ADDIN ZOTERO_BIBL {"uncited":[],"omitted":[],"custom":[]} CSL_BIBLIOGRAPHY </w:instrText>
      </w:r>
      <w:r>
        <w:fldChar w:fldCharType="separate"/>
      </w:r>
      <w:r w:rsidR="004613D4" w:rsidRPr="004613D4">
        <w:t>Cherry-Allen KM, Statton MA, Celnik PA, Bastian AJ (2018) A dual-learning paradigm simultaneously improves multiple features of gait post-stroke. Neurorehabil Neural Repair 32:810–820.</w:t>
      </w:r>
    </w:p>
    <w:p w14:paraId="14DC74F9" w14:textId="77777777" w:rsidR="004613D4" w:rsidRPr="004613D4" w:rsidRDefault="004613D4" w:rsidP="004613D4">
      <w:pPr>
        <w:pStyle w:val="Bibliography"/>
      </w:pPr>
      <w:r w:rsidRPr="004613D4">
        <w:t>Classen J, Liepert J, Wise SP, Hallett M, Cohen LG (1998) Rapid plasticity of human cortical movement representation induced by practice. J Neurophysiol 79:1117–1123.</w:t>
      </w:r>
    </w:p>
    <w:p w14:paraId="68803A10" w14:textId="77777777" w:rsidR="004613D4" w:rsidRPr="004613D4" w:rsidRDefault="004613D4" w:rsidP="004613D4">
      <w:pPr>
        <w:pStyle w:val="Bibliography"/>
      </w:pPr>
      <w:r w:rsidRPr="004613D4">
        <w:t>Day KA, Leech KA, Roemmich RT, Bastian AJ (2018) Accelerating locomotor savings in learning: compressing four training days to one. J Neurophysiol 119:2100–2113.</w:t>
      </w:r>
    </w:p>
    <w:p w14:paraId="1A406E34" w14:textId="77777777" w:rsidR="004613D4" w:rsidRPr="004613D4" w:rsidRDefault="004613D4" w:rsidP="004613D4">
      <w:pPr>
        <w:pStyle w:val="Bibliography"/>
      </w:pPr>
      <w:r w:rsidRPr="004613D4">
        <w:t>Diedrichsen J, White O, Newman D, Lally N (2010) Use-dependent and error-based learning of motor behaviors. J Neurosci 30:5159–5166.</w:t>
      </w:r>
    </w:p>
    <w:p w14:paraId="34D07411" w14:textId="77777777" w:rsidR="004613D4" w:rsidRPr="004613D4" w:rsidRDefault="004613D4" w:rsidP="004613D4">
      <w:pPr>
        <w:pStyle w:val="Bibliography"/>
      </w:pPr>
      <w:r w:rsidRPr="004613D4">
        <w:t>Ernst MO, Banks MS (2002) Humans integrate visual and haptic information in a statistically optimal fashion. Nature 415:429–433.</w:t>
      </w:r>
    </w:p>
    <w:p w14:paraId="3C018C57" w14:textId="77777777" w:rsidR="004613D4" w:rsidRPr="004613D4" w:rsidRDefault="004613D4" w:rsidP="004613D4">
      <w:pPr>
        <w:pStyle w:val="Bibliography"/>
      </w:pPr>
      <w:r w:rsidRPr="004613D4">
        <w:t>French MA, Morton SM, Charalambous CC, Reisman DS (2018) A locomotor learning paradigm using distorted visual feedback elicits strategic learning. J Neurophysiol 120:1923–1931.</w:t>
      </w:r>
    </w:p>
    <w:p w14:paraId="2271A91E" w14:textId="77777777" w:rsidR="004613D4" w:rsidRPr="004613D4" w:rsidRDefault="004613D4" w:rsidP="004613D4">
      <w:pPr>
        <w:pStyle w:val="Bibliography"/>
      </w:pPr>
      <w:r w:rsidRPr="004613D4">
        <w:t>Hammerbeck U, Yousif N, Greenwood R, Rothwell JC, Diedrichsen J (2014) Movement speed is biased by prior experience. Journal of Neurophysiology 111:128–134.</w:t>
      </w:r>
    </w:p>
    <w:p w14:paraId="7D71B09F" w14:textId="77777777" w:rsidR="004613D4" w:rsidRPr="004613D4" w:rsidRDefault="004613D4" w:rsidP="004613D4">
      <w:pPr>
        <w:pStyle w:val="Bibliography"/>
      </w:pPr>
      <w:r w:rsidRPr="004613D4">
        <w:t>Hardwick RM, Forrence AD, Krakauer JW, Haith AM (2019) Time-dependent competition between goal-directed and habitual response preparation. Nat Hum Behav 3:1252–1262.</w:t>
      </w:r>
    </w:p>
    <w:p w14:paraId="0D91C3F8" w14:textId="77777777" w:rsidR="004613D4" w:rsidRPr="004613D4" w:rsidRDefault="004613D4" w:rsidP="004613D4">
      <w:pPr>
        <w:pStyle w:val="Bibliography"/>
      </w:pPr>
      <w:r w:rsidRPr="004613D4">
        <w:t>Holmes AP, Blair RC, Watson JD, Ford I (1996) Nonparametric analysis of statistic images from functional mapping experiments. J Cereb Blood Flow Metab 16:7–22.</w:t>
      </w:r>
    </w:p>
    <w:p w14:paraId="2C17AC7B" w14:textId="77777777" w:rsidR="004613D4" w:rsidRPr="004613D4" w:rsidRDefault="004613D4" w:rsidP="004613D4">
      <w:pPr>
        <w:pStyle w:val="Bibliography"/>
      </w:pPr>
      <w:r w:rsidRPr="004613D4">
        <w:t>Hussain SJ, Hanson AS, Tseng S-C, Morton SM (2013) A locomotor adaptation including explicit knowledge and removal of postadaptation errors induces complete 24-hour retention. J Neurophysiol 110:916–925.</w:t>
      </w:r>
    </w:p>
    <w:p w14:paraId="2340A4AE" w14:textId="77777777" w:rsidR="004613D4" w:rsidRPr="004613D4" w:rsidRDefault="004613D4" w:rsidP="004613D4">
      <w:pPr>
        <w:pStyle w:val="Bibliography"/>
      </w:pPr>
      <w:r w:rsidRPr="004613D4">
        <w:t>Kim S-J, Krebs HI (2012) Effects of implicit visual feedback distortion on human gait. Exp Brain Res 218:495–502.</w:t>
      </w:r>
    </w:p>
    <w:p w14:paraId="01FA7152" w14:textId="77777777" w:rsidR="004613D4" w:rsidRPr="004613D4" w:rsidRDefault="004613D4" w:rsidP="004613D4">
      <w:pPr>
        <w:pStyle w:val="Bibliography"/>
      </w:pPr>
      <w:r w:rsidRPr="004613D4">
        <w:t>Kim S-J, Mugisha D (2014) Effect of explicit visual feedback distortion on human gait. J Neuroeng Rehabil 11:74.</w:t>
      </w:r>
    </w:p>
    <w:p w14:paraId="7FD9FC8D" w14:textId="77777777" w:rsidR="004613D4" w:rsidRPr="004613D4" w:rsidRDefault="004613D4" w:rsidP="004613D4">
      <w:pPr>
        <w:pStyle w:val="Bibliography"/>
      </w:pPr>
      <w:r w:rsidRPr="004613D4">
        <w:t>Kitago T, Ryan SL, Mazzoni P, Krakauer JW, Haith AM (2013) Unlearning versus savings in visuomotor adaptation: comparing effects of washout, passage of time, and removal of errors on motor memory. Front Hum Neurosci 7.</w:t>
      </w:r>
    </w:p>
    <w:p w14:paraId="68BA9C0B" w14:textId="77777777" w:rsidR="004613D4" w:rsidRPr="004613D4" w:rsidRDefault="004613D4" w:rsidP="004613D4">
      <w:pPr>
        <w:pStyle w:val="Bibliography"/>
      </w:pPr>
      <w:r w:rsidRPr="004613D4">
        <w:t>Körding K (2007) Decision Theory: What “Should” the Nervous System Do? Science 318:606–610.</w:t>
      </w:r>
    </w:p>
    <w:p w14:paraId="5A013546" w14:textId="77777777" w:rsidR="004613D4" w:rsidRPr="004613D4" w:rsidRDefault="004613D4" w:rsidP="004613D4">
      <w:pPr>
        <w:pStyle w:val="Bibliography"/>
      </w:pPr>
      <w:r w:rsidRPr="004613D4">
        <w:t>Leech KA, Roemmich RT, Bastian AJ (2018) Creating flexible motor memories in human walking. Sci Rep 8:94.</w:t>
      </w:r>
    </w:p>
    <w:p w14:paraId="7B65B21E" w14:textId="77777777" w:rsidR="004613D4" w:rsidRPr="004613D4" w:rsidRDefault="004613D4" w:rsidP="004613D4">
      <w:pPr>
        <w:pStyle w:val="Bibliography"/>
      </w:pPr>
      <w:r w:rsidRPr="004613D4">
        <w:t>Long AW, Roemmich RT, Bastian AJ (2016) Blocking trial-by-trial error correction does not interfere with motor learning in human walking. J Neurophysiol 115:2341–2348.</w:t>
      </w:r>
    </w:p>
    <w:p w14:paraId="076F1420" w14:textId="77777777" w:rsidR="004613D4" w:rsidRPr="004613D4" w:rsidRDefault="004613D4" w:rsidP="004613D4">
      <w:pPr>
        <w:pStyle w:val="Bibliography"/>
      </w:pPr>
      <w:r w:rsidRPr="004613D4">
        <w:t>Maris E, Oostenveld R (2007) Nonparametric statistical testing of EEG- and MEG-data. Journal of Neuroscience Methods 164:177–190.</w:t>
      </w:r>
    </w:p>
    <w:p w14:paraId="4B63C067" w14:textId="77777777" w:rsidR="004613D4" w:rsidRPr="004613D4" w:rsidRDefault="004613D4" w:rsidP="004613D4">
      <w:pPr>
        <w:pStyle w:val="Bibliography"/>
      </w:pPr>
      <w:r w:rsidRPr="004613D4">
        <w:t>Mawase F, Lopez D, Celnik PA, Haith AM (2018) Movement Repetition Facilitates Response Preparation. Cell Reports 24:801–808.</w:t>
      </w:r>
    </w:p>
    <w:p w14:paraId="4CD912C6" w14:textId="77777777" w:rsidR="004613D4" w:rsidRPr="004613D4" w:rsidRDefault="004613D4" w:rsidP="004613D4">
      <w:pPr>
        <w:pStyle w:val="Bibliography"/>
      </w:pPr>
      <w:r w:rsidRPr="004613D4">
        <w:t>Nichols TE, Holmes AP (2002) Nonparametric permutation tests for functional neuroimaging: A primer with examples. Hum Brain Mapp 15:1–25.</w:t>
      </w:r>
    </w:p>
    <w:p w14:paraId="3EB20A39" w14:textId="77777777" w:rsidR="004613D4" w:rsidRPr="004613D4" w:rsidRDefault="004613D4" w:rsidP="004613D4">
      <w:pPr>
        <w:pStyle w:val="Bibliography"/>
      </w:pPr>
      <w:r w:rsidRPr="004613D4">
        <w:t>Orban de Xivry J-J, Criscimagna-Hemminger SE, Shadmehr R (2011) Contributions of the motor cortex to adaptive control of reaching depend on the perturbation schedule. Cereb Cortex 21:1475–1484.</w:t>
      </w:r>
    </w:p>
    <w:p w14:paraId="4F3F13CF" w14:textId="77777777" w:rsidR="004613D4" w:rsidRPr="004613D4" w:rsidRDefault="004613D4" w:rsidP="004613D4">
      <w:pPr>
        <w:pStyle w:val="Bibliography"/>
      </w:pPr>
      <w:r w:rsidRPr="004613D4">
        <w:t>Schmidt RA, Lee TD (2005) Motor control and learning: A behavioral emphasis, 4th ed, Motor control and learning: A behavioral emphasis, 4th ed. Champaign, IL, US: Human Kinetics.</w:t>
      </w:r>
    </w:p>
    <w:p w14:paraId="41E7C3A4" w14:textId="77777777" w:rsidR="004613D4" w:rsidRPr="004613D4" w:rsidRDefault="004613D4" w:rsidP="004613D4">
      <w:pPr>
        <w:pStyle w:val="Bibliography"/>
      </w:pPr>
      <w:r w:rsidRPr="004613D4">
        <w:t>Statton MA, Toliver A, Bastian AJ (2016) A dual-learning paradigm can simultaneously train multiple characteristics of walking. J Neurophysiol 115:2692–2700.</w:t>
      </w:r>
    </w:p>
    <w:p w14:paraId="73494371" w14:textId="77777777" w:rsidR="004613D4" w:rsidRPr="004613D4" w:rsidRDefault="004613D4" w:rsidP="004613D4">
      <w:pPr>
        <w:pStyle w:val="Bibliography"/>
      </w:pPr>
      <w:r w:rsidRPr="004613D4">
        <w:t>Verstynen T, Sabes PN (2011) How each movement changes the next: an experimental and theoretical study of fast adaptive priors in reaching. J Neurosci 31:10050–10059.</w:t>
      </w:r>
    </w:p>
    <w:p w14:paraId="5CAD3039" w14:textId="77777777" w:rsidR="004613D4" w:rsidRPr="004613D4" w:rsidRDefault="004613D4" w:rsidP="004613D4">
      <w:pPr>
        <w:pStyle w:val="Bibliography"/>
      </w:pPr>
      <w:r w:rsidRPr="004613D4">
        <w:t>Wei K, Körding K (2009) Relevance of error: what drives motor adaptation? J Neurophysiol 101:655–664.</w:t>
      </w:r>
    </w:p>
    <w:p w14:paraId="7B1FE361" w14:textId="77777777" w:rsidR="004613D4" w:rsidRPr="004613D4" w:rsidRDefault="004613D4" w:rsidP="004613D4">
      <w:pPr>
        <w:pStyle w:val="Bibliography"/>
      </w:pPr>
      <w:r w:rsidRPr="004613D4">
        <w:t>Wilson RC, Collins AG (2019) Ten simple rules for the computational modeling of behavioral data. eLife 8:e49547.</w:t>
      </w:r>
    </w:p>
    <w:p w14:paraId="1162F6EE" w14:textId="77777777" w:rsidR="004613D4" w:rsidRPr="004613D4" w:rsidRDefault="004613D4" w:rsidP="004613D4">
      <w:pPr>
        <w:pStyle w:val="Bibliography"/>
      </w:pPr>
      <w:r w:rsidRPr="004613D4">
        <w:t>Wong AL, Goldsmith J, Forrence AD, Haith AM, Krakauer JW (2017) Reaction times can reflect habits rather than computations. Elife 6.</w:t>
      </w:r>
    </w:p>
    <w:p w14:paraId="1CA7B126" w14:textId="77777777" w:rsidR="004613D4" w:rsidRPr="004613D4" w:rsidRDefault="004613D4" w:rsidP="004613D4">
      <w:pPr>
        <w:pStyle w:val="Bibliography"/>
      </w:pPr>
      <w:r w:rsidRPr="004613D4">
        <w:t>Wood J, Kim H, French MA, Reisman DS, Morton SM (2020) Use-Dependent Plasticity Explains Aftereffects in Visually Guided Locomotor Learning of a Novel Step Length Asymmetry. Journal of Neurophysiology.</w:t>
      </w:r>
    </w:p>
    <w:p w14:paraId="7D4BCE92" w14:textId="6C7C0A71" w:rsidR="00B34F65" w:rsidRDefault="00F849E4" w:rsidP="00407563">
      <w:pPr>
        <w:spacing w:line="480" w:lineRule="auto"/>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15A0837B"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xml:space="preserve">).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647F777D" w:rsidR="00A156A8"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phase (</w:t>
      </w:r>
      <w:r w:rsidR="008A49B1" w:rsidRPr="008A49B1">
        <w:rPr>
          <w:b/>
          <w:bCs/>
        </w:rPr>
        <w:t>D</w:t>
      </w:r>
      <w:r w:rsidR="008A49B1">
        <w:t xml:space="preserve">). </w:t>
      </w:r>
      <w:r w:rsidR="00973512">
        <w:t>Filled circles represent the mean and error bars represent one standard deviation</w:t>
      </w:r>
      <w:r w:rsidR="00220B35">
        <w:t xml:space="preserve"> of bootstrapped sample means</w:t>
      </w:r>
      <w:r w:rsidR="00973512">
        <w:t xml:space="preserve">. </w:t>
      </w:r>
    </w:p>
    <w:p w14:paraId="218E3F23" w14:textId="6918E7FF" w:rsidR="00F66EA9" w:rsidRDefault="00F66EA9" w:rsidP="00407563">
      <w:pPr>
        <w:spacing w:line="480" w:lineRule="auto"/>
      </w:pPr>
    </w:p>
    <w:p w14:paraId="5351EFE7" w14:textId="6402F436"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Repeated and Uniform conditions. SAI standard deviation was calculated across the entire Learning phase for each participant for the Repeated and Uniform conditions.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Jonathan Wood" w:date="2020-05-29T15:52:00Z" w:initials="JW">
    <w:p w14:paraId="618A4F56" w14:textId="7534FDA7" w:rsidR="007549C8" w:rsidRDefault="007549C8">
      <w:pPr>
        <w:pStyle w:val="CommentText"/>
      </w:pPr>
      <w:r>
        <w:rPr>
          <w:rStyle w:val="CommentReference"/>
        </w:rPr>
        <w:annotationRef/>
      </w:r>
      <w:r>
        <w:t xml:space="preserve">Does this include people who only complete 1 or 2 sessions? Or should we not worry about specify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4F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AE30" w16cex:dateUtc="2020-05-2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4F56" w16cid:durableId="227BAE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8D2F7E" w14:textId="77777777" w:rsidR="00946F4E" w:rsidRDefault="00946F4E" w:rsidP="00930253">
      <w:r>
        <w:separator/>
      </w:r>
    </w:p>
  </w:endnote>
  <w:endnote w:type="continuationSeparator" w:id="0">
    <w:p w14:paraId="4C3A70EC" w14:textId="77777777" w:rsidR="00946F4E" w:rsidRDefault="00946F4E"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7549C8" w:rsidRDefault="007549C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7549C8" w:rsidRDefault="00754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EA380" w14:textId="77777777" w:rsidR="00946F4E" w:rsidRDefault="00946F4E" w:rsidP="00930253">
      <w:r>
        <w:separator/>
      </w:r>
    </w:p>
  </w:footnote>
  <w:footnote w:type="continuationSeparator" w:id="0">
    <w:p w14:paraId="35663ECC" w14:textId="77777777" w:rsidR="00946F4E" w:rsidRDefault="00946F4E"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211E"/>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7857"/>
    <w:rsid w:val="002039BA"/>
    <w:rsid w:val="002040CC"/>
    <w:rsid w:val="002042D8"/>
    <w:rsid w:val="0021405A"/>
    <w:rsid w:val="00217631"/>
    <w:rsid w:val="002207EF"/>
    <w:rsid w:val="00220B35"/>
    <w:rsid w:val="002236FB"/>
    <w:rsid w:val="00227A3E"/>
    <w:rsid w:val="00230E3F"/>
    <w:rsid w:val="00230F8A"/>
    <w:rsid w:val="00233FC7"/>
    <w:rsid w:val="00234029"/>
    <w:rsid w:val="002363E1"/>
    <w:rsid w:val="00237BEF"/>
    <w:rsid w:val="002434D8"/>
    <w:rsid w:val="002447EF"/>
    <w:rsid w:val="002502A3"/>
    <w:rsid w:val="0027304B"/>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9425E"/>
    <w:rsid w:val="00497AA2"/>
    <w:rsid w:val="004A23CC"/>
    <w:rsid w:val="004A5E5B"/>
    <w:rsid w:val="004A6BAB"/>
    <w:rsid w:val="004B0AE4"/>
    <w:rsid w:val="004B1D68"/>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6EB2"/>
    <w:rsid w:val="0053792A"/>
    <w:rsid w:val="00540243"/>
    <w:rsid w:val="00552947"/>
    <w:rsid w:val="0055455E"/>
    <w:rsid w:val="005624A6"/>
    <w:rsid w:val="00562F80"/>
    <w:rsid w:val="00565ACF"/>
    <w:rsid w:val="00570AA5"/>
    <w:rsid w:val="005735ED"/>
    <w:rsid w:val="00582034"/>
    <w:rsid w:val="00586DF0"/>
    <w:rsid w:val="00591DC0"/>
    <w:rsid w:val="00591F30"/>
    <w:rsid w:val="00593788"/>
    <w:rsid w:val="00595508"/>
    <w:rsid w:val="005A0AC7"/>
    <w:rsid w:val="005A2FC1"/>
    <w:rsid w:val="005A4F63"/>
    <w:rsid w:val="005B0478"/>
    <w:rsid w:val="005B476B"/>
    <w:rsid w:val="005B4FE3"/>
    <w:rsid w:val="005B646C"/>
    <w:rsid w:val="005B694A"/>
    <w:rsid w:val="005B71CE"/>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7D6B"/>
    <w:rsid w:val="0076375E"/>
    <w:rsid w:val="00764145"/>
    <w:rsid w:val="00767FB7"/>
    <w:rsid w:val="007822D4"/>
    <w:rsid w:val="00787A66"/>
    <w:rsid w:val="00791028"/>
    <w:rsid w:val="00791B3D"/>
    <w:rsid w:val="00794216"/>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823C2"/>
    <w:rsid w:val="00891306"/>
    <w:rsid w:val="00895680"/>
    <w:rsid w:val="008A098F"/>
    <w:rsid w:val="008A24EB"/>
    <w:rsid w:val="008A49B1"/>
    <w:rsid w:val="008A4C94"/>
    <w:rsid w:val="008A5A99"/>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3512"/>
    <w:rsid w:val="009776DA"/>
    <w:rsid w:val="00980663"/>
    <w:rsid w:val="00982B43"/>
    <w:rsid w:val="0099386A"/>
    <w:rsid w:val="009A0618"/>
    <w:rsid w:val="009A0ECC"/>
    <w:rsid w:val="009A2D50"/>
    <w:rsid w:val="009B00AF"/>
    <w:rsid w:val="009B3411"/>
    <w:rsid w:val="009B7EFA"/>
    <w:rsid w:val="009C279A"/>
    <w:rsid w:val="009D2251"/>
    <w:rsid w:val="009D3357"/>
    <w:rsid w:val="009E7B65"/>
    <w:rsid w:val="009F0E5F"/>
    <w:rsid w:val="009F5254"/>
    <w:rsid w:val="00A107BD"/>
    <w:rsid w:val="00A156A8"/>
    <w:rsid w:val="00A15F7C"/>
    <w:rsid w:val="00A24826"/>
    <w:rsid w:val="00A27683"/>
    <w:rsid w:val="00A30D40"/>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8758E"/>
    <w:rsid w:val="00C901A9"/>
    <w:rsid w:val="00C90D86"/>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3F91"/>
    <w:rsid w:val="00D17F24"/>
    <w:rsid w:val="00D21E56"/>
    <w:rsid w:val="00D24F3C"/>
    <w:rsid w:val="00D4325C"/>
    <w:rsid w:val="00D518D1"/>
    <w:rsid w:val="00D539FB"/>
    <w:rsid w:val="00D572C9"/>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B7FE7"/>
    <w:rsid w:val="00DC076D"/>
    <w:rsid w:val="00DC1794"/>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396E"/>
    <w:rsid w:val="00F242B7"/>
    <w:rsid w:val="00F246B2"/>
    <w:rsid w:val="00F25D25"/>
    <w:rsid w:val="00F315A6"/>
    <w:rsid w:val="00F368FB"/>
    <w:rsid w:val="00F43603"/>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65E8"/>
    <w:rsid w:val="00F914B3"/>
    <w:rsid w:val="00F970EC"/>
    <w:rsid w:val="00FA2486"/>
    <w:rsid w:val="00FA3E6A"/>
    <w:rsid w:val="00FB3858"/>
    <w:rsid w:val="00FC2113"/>
    <w:rsid w:val="00FC4149"/>
    <w:rsid w:val="00FC4A30"/>
    <w:rsid w:val="00FD4FA8"/>
    <w:rsid w:val="00FD69F0"/>
    <w:rsid w:val="00FD6A98"/>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17D2B-7584-46CE-9FF3-81C79A5B6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6</TotalTime>
  <Pages>20</Pages>
  <Words>16259</Words>
  <Characters>9268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00</cp:revision>
  <dcterms:created xsi:type="dcterms:W3CDTF">2020-05-18T20:20:00Z</dcterms:created>
  <dcterms:modified xsi:type="dcterms:W3CDTF">2020-05-3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1af5Ap8"/&gt;&lt;style id="http://www.zotero.org/styles/eneuro" hasBibliography="1" bibliographyStyleHasBeenSet="1"/&gt;&lt;prefs&gt;&lt;pref name="fieldType" value="Field"/&gt;&lt;/prefs&gt;&lt;/data&gt;</vt:lpwstr>
  </property>
</Properties>
</file>